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77777777" w:rsidR="00277502" w:rsidRDefault="00277502">
      <w:pPr>
        <w:spacing w:line="360" w:lineRule="auto"/>
        <w:jc w:val="both"/>
        <w:rPr>
          <w:rFonts w:cs="Times New Roman"/>
          <w:szCs w:val="24"/>
        </w:rPr>
      </w:pPr>
    </w:p>
    <w:p w14:paraId="0C22B028" w14:textId="77777777" w:rsidR="00C42207" w:rsidRDefault="00C42207">
      <w:pPr>
        <w:spacing w:line="360" w:lineRule="auto"/>
        <w:jc w:val="both"/>
        <w:rPr>
          <w:rFonts w:cs="Times New Roman"/>
          <w:szCs w:val="24"/>
        </w:rPr>
      </w:pPr>
    </w:p>
    <w:p w14:paraId="69DC2A17" w14:textId="77777777" w:rsidR="00277502" w:rsidRDefault="00277502">
      <w:pPr>
        <w:pStyle w:val="Heading1"/>
        <w:rPr>
          <w:rFonts w:cs="Times New Roman"/>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7D037EDC" w14:textId="77777777" w:rsidR="00277502" w:rsidRDefault="00277502">
      <w:pPr>
        <w:spacing w:line="360" w:lineRule="auto"/>
        <w:jc w:val="both"/>
        <w:rPr>
          <w:rFonts w:cs="Times New Roman"/>
          <w:b/>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77777777" w:rsidR="00277502" w:rsidRDefault="00F42163">
      <w:pPr>
        <w:spacing w:line="240" w:lineRule="auto"/>
        <w:jc w:val="center"/>
        <w:rPr>
          <w:rFonts w:cs="Times New Roman"/>
          <w:b/>
          <w:szCs w:val="24"/>
        </w:rPr>
      </w:pPr>
      <w:proofErr w:type="gramStart"/>
      <w:r>
        <w:rPr>
          <w:rFonts w:cs="Times New Roman"/>
          <w:b/>
          <w:szCs w:val="24"/>
        </w:rPr>
        <w:t>Oleh :</w:t>
      </w:r>
      <w:proofErr w:type="gramEnd"/>
    </w:p>
    <w:p w14:paraId="715ECBEE" w14:textId="02DC43B6" w:rsidR="00277502" w:rsidRDefault="00F42163">
      <w:pPr>
        <w:spacing w:line="240" w:lineRule="auto"/>
        <w:ind w:left="567"/>
        <w:rPr>
          <w:rFonts w:cs="Times New Roman"/>
          <w:b/>
          <w:szCs w:val="24"/>
        </w:rPr>
      </w:pPr>
      <w:r>
        <w:rPr>
          <w:rFonts w:cs="Times New Roman"/>
          <w:b/>
          <w:szCs w:val="24"/>
        </w:rPr>
        <w:t xml:space="preserve">NAMA </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t>VANNYA MAHESWARI</w:t>
      </w:r>
      <w:r>
        <w:rPr>
          <w:rFonts w:cs="Times New Roman"/>
          <w:b/>
          <w:szCs w:val="24"/>
        </w:rPr>
        <w:br/>
        <w:t>NIM</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 xml:space="preserve">: </w:t>
      </w:r>
      <w:r w:rsidR="007611C0">
        <w:rPr>
          <w:rFonts w:cs="Times New Roman"/>
          <w:b/>
          <w:szCs w:val="24"/>
        </w:rPr>
        <w:tab/>
        <w:t>A11.2017.10407</w:t>
      </w:r>
      <w:r>
        <w:rPr>
          <w:rFonts w:cs="Times New Roman"/>
          <w:b/>
          <w:szCs w:val="24"/>
        </w:rPr>
        <w:tab/>
      </w:r>
      <w:r>
        <w:rPr>
          <w:rFonts w:cs="Times New Roman"/>
          <w:b/>
          <w:szCs w:val="24"/>
        </w:rPr>
        <w:tab/>
      </w:r>
      <w:r>
        <w:rPr>
          <w:rFonts w:cs="Times New Roman"/>
          <w:b/>
          <w:szCs w:val="24"/>
        </w:rPr>
        <w:br/>
      </w:r>
      <w:r w:rsidRPr="007611C0">
        <w:rPr>
          <w:rFonts w:cs="Times New Roman"/>
          <w:b/>
          <w:caps/>
          <w:szCs w:val="24"/>
        </w:rPr>
        <w:t>Program Studi</w:t>
      </w:r>
      <w:r>
        <w:rPr>
          <w:rFonts w:cs="Times New Roman"/>
          <w:b/>
          <w:szCs w:val="24"/>
        </w:rPr>
        <w:t xml:space="preserve"> </w:t>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r>
      <w:r w:rsidRPr="007611C0">
        <w:rPr>
          <w:rFonts w:cs="Times New Roman"/>
          <w:b/>
          <w:caps/>
          <w:szCs w:val="24"/>
        </w:rPr>
        <w:t>Teknik Informatika-S1</w:t>
      </w:r>
      <w:r>
        <w:rPr>
          <w:rFonts w:cs="Times New Roman"/>
          <w:b/>
          <w:szCs w:val="24"/>
        </w:rPr>
        <w:br/>
      </w:r>
      <w:r>
        <w:rPr>
          <w:rFonts w:cs="Times New Roman"/>
          <w:b/>
          <w:szCs w:val="24"/>
        </w:rPr>
        <w:br/>
      </w:r>
      <w:r>
        <w:rPr>
          <w:rFonts w:cs="Times New Roman"/>
          <w:b/>
          <w:szCs w:val="24"/>
        </w:rPr>
        <w:br/>
      </w:r>
      <w:r>
        <w:rPr>
          <w:rFonts w:cs="Times New Roman"/>
          <w:b/>
          <w:szCs w:val="24"/>
        </w:rPr>
        <w:br/>
      </w:r>
    </w:p>
    <w:p w14:paraId="29CCB09F" w14:textId="77777777" w:rsidR="00C42207" w:rsidRDefault="00C42207">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proofErr w:type="gramStart"/>
      <w:r>
        <w:rPr>
          <w:rFonts w:cs="Times New Roman"/>
          <w:szCs w:val="24"/>
        </w:rPr>
        <w:t>Kunci</w:t>
      </w:r>
      <w:proofErr w:type="spellEnd"/>
      <w:r>
        <w:rPr>
          <w:rFonts w:cs="Times New Roman"/>
          <w:szCs w:val="24"/>
        </w:rPr>
        <w:t xml:space="preserve"> :</w:t>
      </w:r>
      <w:proofErr w:type="gramEnd"/>
      <w:r>
        <w:rPr>
          <w:rFonts w:cs="Times New Roman"/>
          <w:szCs w:val="24"/>
        </w:rPr>
        <w:t xml:space="preserve">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proofErr w:type="gramStart"/>
      <w:r>
        <w:rPr>
          <w:lang w:val="en-ID"/>
        </w:rPr>
        <w:t>ekstraksi</w:t>
      </w:r>
      <w:proofErr w:type="spellEnd"/>
      <w:r>
        <w:rPr>
          <w:lang w:val="en-ID"/>
        </w:rPr>
        <w:t xml:space="preserve"> </w:t>
      </w:r>
      <w:r>
        <w:t>.</w:t>
      </w:r>
      <w:proofErr w:type="gramEnd"/>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Principal Component Analysis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Principal Component Analysis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09666EDA" w14:textId="4837965A" w:rsidR="00277502" w:rsidRPr="00292763"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D977957"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Principal Component Analysis (PCA)</w:t>
      </w:r>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Principal Component Analysis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Principal Component Analysis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Principal Component Analysis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lastRenderedPageBreak/>
        <w:t>Manfaat</w:t>
      </w:r>
      <w:proofErr w:type="spellEnd"/>
      <w:r>
        <w:t xml:space="preserve"> </w:t>
      </w:r>
      <w:proofErr w:type="spellStart"/>
      <w:r>
        <w:t>Bagi</w:t>
      </w:r>
      <w:proofErr w:type="spellEnd"/>
      <w:r>
        <w:t xml:space="preserve"> </w:t>
      </w:r>
      <w:proofErr w:type="spellStart"/>
      <w:r>
        <w:t>Penulis</w:t>
      </w:r>
      <w:proofErr w:type="spellEnd"/>
    </w:p>
    <w:p w14:paraId="0DA491EC" w14:textId="63E86A01"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proofErr w:type="spellStart"/>
      <w:r w:rsidR="00B97459">
        <w:rPr>
          <w:sz w:val="24"/>
          <w:szCs w:val="24"/>
          <w:lang w:val="en-US"/>
        </w:rPr>
        <w:t>Principan</w:t>
      </w:r>
      <w:proofErr w:type="spellEnd"/>
      <w:r w:rsidR="00B97459">
        <w:rPr>
          <w:sz w:val="24"/>
          <w:szCs w:val="24"/>
          <w:lang w:val="en-US"/>
        </w:rPr>
        <w:t xml:space="preserve"> Component Analysis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Principal Component Analysis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77777777" w:rsidR="00F642C0" w:rsidRDefault="00F642C0" w:rsidP="00F642C0">
      <w:pPr>
        <w:pStyle w:val="Heading1"/>
        <w:spacing w:line="360" w:lineRule="auto"/>
        <w:rPr>
          <w:rFonts w:cs="Times New Roman"/>
        </w:rPr>
      </w:pPr>
      <w:bookmarkStart w:id="7" w:name="_Toc30465338"/>
      <w:r>
        <w:rPr>
          <w:rFonts w:cs="Times New Roman"/>
        </w:rPr>
        <w:lastRenderedPageBreak/>
        <w:t>BAB II</w:t>
      </w:r>
      <w:r>
        <w:rPr>
          <w:rFonts w:cs="Times New Roman"/>
        </w:rPr>
        <w:br/>
      </w:r>
      <w:r>
        <w:rPr>
          <w:rFonts w:cs="Times New Roman"/>
          <w:caps/>
        </w:rPr>
        <w:t>Tinjauan Pustaka</w:t>
      </w:r>
      <w:bookmarkEnd w:id="7"/>
    </w:p>
    <w:p w14:paraId="5DFB48A5" w14:textId="7667608D" w:rsidR="00F642C0" w:rsidRDefault="00F642C0" w:rsidP="007052D3">
      <w:pPr>
        <w:pStyle w:val="Heading2"/>
        <w:numPr>
          <w:ilvl w:val="1"/>
          <w:numId w:val="14"/>
        </w:numPr>
        <w:spacing w:line="360" w:lineRule="auto"/>
      </w:pPr>
      <w:r>
        <w:t xml:space="preserve"> </w:t>
      </w:r>
      <w:r w:rsidR="00393252">
        <w:tab/>
      </w:r>
      <w:proofErr w:type="spellStart"/>
      <w:r w:rsidR="007052D3">
        <w:t>Pengolahan</w:t>
      </w:r>
      <w:proofErr w:type="spellEnd"/>
      <w:r w:rsidR="007052D3">
        <w:t xml:space="preserve"> Citra Digital</w:t>
      </w:r>
    </w:p>
    <w:p w14:paraId="727DD270" w14:textId="36CA59E9" w:rsidR="001923B3" w:rsidRDefault="001923B3" w:rsidP="00F642C0">
      <w:pPr>
        <w:spacing w:line="360" w:lineRule="auto"/>
        <w:ind w:firstLine="720"/>
        <w:jc w:val="both"/>
      </w:pPr>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w:t>
      </w:r>
      <w:r>
        <w:t xml:space="preserve">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w:t>
      </w:r>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w:t>
      </w:r>
      <w:r>
        <w:t xml:space="preserve">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w:t>
      </w:r>
      <w:r>
        <w:t>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w:t>
      </w:r>
      <w:r>
        <w:t xml:space="preserve"> </w:t>
      </w:r>
      <w:proofErr w:type="spellStart"/>
      <w:r>
        <w:t>maupun</w:t>
      </w:r>
      <w:proofErr w:type="spellEnd"/>
      <w:r>
        <w:t xml:space="preserve"> </w:t>
      </w:r>
      <w:proofErr w:type="spellStart"/>
      <w:r>
        <w:t>berupa</w:t>
      </w:r>
      <w:proofErr w:type="spellEnd"/>
      <w:r>
        <w:t xml:space="preserve"> video yang di input</w:t>
      </w:r>
      <w:r>
        <w:t xml:space="preserve">).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BB7A38">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13785F9D" w:rsidR="00F642C0" w:rsidRPr="00B7549D" w:rsidRDefault="00BB7A38" w:rsidP="00BB7A38">
      <w:pPr>
        <w:spacing w:line="360" w:lineRule="auto"/>
        <w:ind w:firstLine="720"/>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241209">
        <w:instrText>ADDIN CSL_CITATION {"citationItems":[{"id":"ITEM-1","itemData":{"author":[{"dropping-particle":"","family":"Ahmad","given":"Nazaruddin","non-dropping-particle":"","parse-names":false,"suffix":""},{"dropping-particle":"","family":"Hadinegoro","given":"Arifyanto","non-dropping-particle":"","parse-names":false,"suffix":""}],"id":"ITEM-1","issue":"Semantik","issued":{"date-parts":[["2012"]]},"page":"439-445","title":"Metode histogram equalization untuk perbaikan citra digital 21","type":"article-journal","volume":"2012"},"uris":["http://www.mendeley.com/documents/?uuid=9f1f5940-19c9-4272-96db-5c3871825efb"]}],"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p w14:paraId="7CDED5C0" w14:textId="16541573" w:rsidR="00F642C0" w:rsidRDefault="00393252" w:rsidP="00393252">
      <w:pPr>
        <w:pStyle w:val="Heading2"/>
        <w:numPr>
          <w:ilvl w:val="1"/>
          <w:numId w:val="14"/>
        </w:numPr>
        <w:spacing w:line="360" w:lineRule="auto"/>
      </w:pPr>
      <w:r>
        <w:t xml:space="preserve"> </w:t>
      </w:r>
      <w:r>
        <w:tab/>
      </w:r>
      <w:proofErr w:type="spellStart"/>
      <w:r w:rsidR="00BB7A38">
        <w:t>Pengenalan</w:t>
      </w:r>
      <w:proofErr w:type="spellEnd"/>
      <w:r w:rsidR="00BB7A38">
        <w:t xml:space="preserve"> </w:t>
      </w:r>
      <w:proofErr w:type="spellStart"/>
      <w:r w:rsidR="00BB7A38">
        <w:t>Wajah</w:t>
      </w:r>
      <w:proofErr w:type="spellEnd"/>
      <w:r w:rsidR="00BB7A38" w:rsidRPr="00BB7A38">
        <w:t xml:space="preserve"> </w:t>
      </w:r>
    </w:p>
    <w:p w14:paraId="0BBB1B31" w14:textId="598FF6A7" w:rsidR="00F642C0" w:rsidRDefault="00241209" w:rsidP="00241209">
      <w:pPr>
        <w:spacing w:line="360" w:lineRule="auto"/>
        <w:ind w:firstLine="720"/>
        <w:jc w:val="both"/>
      </w:pPr>
      <w:proofErr w:type="spellStart"/>
      <w:r>
        <w:t>Wajah</w:t>
      </w:r>
      <w:proofErr w:type="spellEnd"/>
      <w:r>
        <w:t xml:space="preserve"> </w:t>
      </w:r>
      <w:proofErr w:type="spellStart"/>
      <w:r>
        <w:t>adalah</w:t>
      </w:r>
      <w:proofErr w:type="spellEnd"/>
      <w:r>
        <w:t xml:space="preserve"> </w:t>
      </w:r>
      <w:r>
        <w:t xml:space="preserve">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3F4AA3">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w:t>
      </w:r>
      <w:r w:rsidR="00710349">
        <w:t xml:space="preserve"> </w:t>
      </w:r>
      <w:r w:rsidR="00710349">
        <w:fldChar w:fldCharType="begin" w:fldLock="1"/>
      </w:r>
      <w:r w:rsidR="003F4AA3">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w:t>
      </w:r>
      <w:r w:rsidR="00710349">
        <w:t>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w:t>
      </w:r>
      <w:r w:rsidR="00710349">
        <w:t xml:space="preserve">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proofErr w:type="spellEnd"/>
      <w:r w:rsidR="00710349">
        <w:t>.</w:t>
      </w:r>
    </w:p>
    <w:p w14:paraId="3AC31965" w14:textId="2077FC35" w:rsidR="00414E6A" w:rsidRDefault="00414E6A" w:rsidP="003F4AA3">
      <w:pPr>
        <w:pStyle w:val="Heading2"/>
        <w:numPr>
          <w:ilvl w:val="1"/>
          <w:numId w:val="14"/>
        </w:numPr>
        <w:spacing w:line="360" w:lineRule="auto"/>
        <w:rPr>
          <w:lang w:val="en-ID"/>
        </w:rPr>
      </w:pPr>
      <w:r>
        <w:rPr>
          <w:lang w:val="en-ID"/>
        </w:rPr>
        <w:t xml:space="preserve"> </w:t>
      </w:r>
      <w:r>
        <w:rPr>
          <w:lang w:val="en-ID"/>
        </w:rPr>
        <w:tab/>
        <w:t>Principal Component Analysis</w:t>
      </w:r>
    </w:p>
    <w:p w14:paraId="361338AC" w14:textId="1A3981F5" w:rsidR="00414E6A" w:rsidRPr="00414E6A" w:rsidRDefault="003F4AA3" w:rsidP="003F4AA3">
      <w:pPr>
        <w:spacing w:line="360" w:lineRule="auto"/>
        <w:ind w:firstLine="720"/>
        <w:jc w:val="both"/>
        <w:rPr>
          <w:lang w:val="en-ID"/>
        </w:rPr>
      </w:pPr>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7D1FA8">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p w14:paraId="240EE4C5" w14:textId="0C5FE1DB" w:rsidR="00F642C0" w:rsidRDefault="008D5FDB" w:rsidP="007D1FA8">
      <w:pPr>
        <w:pStyle w:val="Heading3"/>
        <w:numPr>
          <w:ilvl w:val="2"/>
          <w:numId w:val="14"/>
        </w:numPr>
        <w:spacing w:line="360" w:lineRule="auto"/>
        <w:ind w:left="1134"/>
      </w:pPr>
      <w:bookmarkStart w:id="8" w:name="_GoBack"/>
      <w:bookmarkEnd w:id="8"/>
      <w:proofErr w:type="spellStart"/>
      <w:r>
        <w:t>EigenFace</w:t>
      </w:r>
      <w:proofErr w:type="spellEnd"/>
    </w:p>
    <w:p w14:paraId="55685571" w14:textId="0A1CA66E" w:rsidR="007D1FA8" w:rsidRPr="007D1FA8" w:rsidRDefault="007D1FA8" w:rsidP="007D1FA8">
      <w:pPr>
        <w:spacing w:line="360" w:lineRule="auto"/>
        <w:ind w:left="360" w:firstLine="720"/>
        <w:jc w:val="both"/>
      </w:pPr>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Eigenfaces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mendeley":{"formattedCitation":"[10]","plainTextFormattedCitation":"[10]"},"properties":{"noteIndex":0},"schema":"https://github.com/citation-style-language/schema/raw/master/csl-citation.json"}</w:instrText>
      </w:r>
      <w:r>
        <w:fldChar w:fldCharType="separate"/>
      </w:r>
      <w:r w:rsidRPr="007D1FA8">
        <w:rPr>
          <w:noProof/>
        </w:rPr>
        <w:t>[10]</w:t>
      </w:r>
      <w:r>
        <w:fldChar w:fldCharType="end"/>
      </w:r>
      <w:r w:rsidRPr="007D1FA8">
        <w:t>.</w:t>
      </w:r>
    </w:p>
    <w:p w14:paraId="3DCCCC96" w14:textId="34D44A77" w:rsidR="008D5FDB" w:rsidRDefault="008D5FDB" w:rsidP="007D1FA8">
      <w:pPr>
        <w:pStyle w:val="Heading2"/>
        <w:numPr>
          <w:ilvl w:val="1"/>
          <w:numId w:val="14"/>
        </w:numPr>
        <w:spacing w:line="360" w:lineRule="auto"/>
      </w:pPr>
      <w:r>
        <w:t xml:space="preserve"> </w:t>
      </w:r>
      <w:r w:rsidR="007D1FA8">
        <w:tab/>
      </w:r>
      <w:r>
        <w:t>MATLAB</w:t>
      </w:r>
    </w:p>
    <w:p w14:paraId="30C6F943" w14:textId="68F54943" w:rsidR="007D1FA8" w:rsidRPr="007D1FA8" w:rsidRDefault="007D1FA8" w:rsidP="007D1FA8">
      <w:pPr>
        <w:spacing w:line="360" w:lineRule="auto"/>
        <w:ind w:firstLine="720"/>
        <w:jc w:val="both"/>
      </w:pPr>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mendeley":{"formattedCitation":"[11]","plainTextFormattedCitation":"[11]","previouslyFormattedCitation":"[10]"},"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proofErr w:type="gramStart"/>
      <w:r w:rsidRPr="007D1FA8">
        <w:t>khusus</w:t>
      </w:r>
      <w:proofErr w:type="spellEnd"/>
      <w:r w:rsidRPr="007D1FA8">
        <w:t xml:space="preserve"> .</w:t>
      </w:r>
      <w:proofErr w:type="gramEnd"/>
      <w:r w:rsidRPr="007D1FA8">
        <w:t xml:space="preserve">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Pr>
          <w:lang w:val="en-ID" w:eastAsia="ja-JP"/>
        </w:rPr>
        <w:instrText xml:space="preserve"> sien dan hasil yang diperoleh lebih akurat dibandingkan dengan perhitungan yang dilakukan secara manual , selain itu juga dapat mem- visualisasikan gra </w:instrText>
      </w:r>
      <w:r>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mendeley":{"formattedCitation":"[12]","plainTextFormattedCitation":"[12]","previouslyFormattedCitation":"[11]"},"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p>
    <w:p w14:paraId="6A6B155B" w14:textId="0373EF14" w:rsidR="00F642C0" w:rsidRDefault="00F642C0" w:rsidP="00F642C0">
      <w:pPr>
        <w:spacing w:line="360" w:lineRule="auto"/>
        <w:ind w:left="414" w:firstLine="720"/>
        <w:jc w:val="both"/>
      </w:pPr>
    </w:p>
    <w:p w14:paraId="25F2C555" w14:textId="77777777" w:rsidR="00277502" w:rsidRDefault="00277502">
      <w:pPr>
        <w:spacing w:line="360" w:lineRule="auto"/>
        <w:rPr>
          <w:rFonts w:cs="Times New Roman"/>
          <w:b/>
          <w:szCs w:val="24"/>
        </w:rPr>
      </w:pPr>
    </w:p>
    <w:p w14:paraId="00DC6698" w14:textId="77777777" w:rsidR="00277502" w:rsidRDefault="00277502">
      <w:pPr>
        <w:spacing w:line="360" w:lineRule="auto"/>
        <w:jc w:val="center"/>
        <w:rPr>
          <w:rFonts w:cs="Times New Roman"/>
          <w:b/>
          <w:sz w:val="28"/>
          <w:szCs w:val="24"/>
        </w:rPr>
      </w:pPr>
    </w:p>
    <w:p w14:paraId="22589150" w14:textId="77777777" w:rsidR="00277502" w:rsidRDefault="00277502">
      <w:pPr>
        <w:spacing w:line="360" w:lineRule="auto"/>
        <w:jc w:val="center"/>
        <w:rPr>
          <w:rFonts w:cs="Times New Roman"/>
          <w:b/>
          <w:sz w:val="28"/>
          <w:szCs w:val="24"/>
        </w:rPr>
      </w:pPr>
    </w:p>
    <w:p w14:paraId="2C197175" w14:textId="77777777" w:rsidR="002976C6" w:rsidRDefault="002976C6">
      <w:pPr>
        <w:pStyle w:val="Heading1"/>
        <w:rPr>
          <w:rFonts w:cs="Times New Roman"/>
        </w:rPr>
      </w:pPr>
      <w:bookmarkStart w:id="9" w:name="_Toc30452566"/>
      <w:r>
        <w:rPr>
          <w:rFonts w:cs="Times New Roman"/>
        </w:rPr>
        <w:br w:type="page"/>
      </w:r>
    </w:p>
    <w:p w14:paraId="34DCB44D" w14:textId="451E07AE" w:rsidR="00277502" w:rsidRDefault="00F42163">
      <w:pPr>
        <w:pStyle w:val="Heading1"/>
        <w:rPr>
          <w:rFonts w:cs="Times New Roman"/>
        </w:rPr>
      </w:pPr>
      <w:r>
        <w:rPr>
          <w:rFonts w:cs="Times New Roman"/>
        </w:rPr>
        <w:lastRenderedPageBreak/>
        <w:t xml:space="preserve">Daftar </w:t>
      </w:r>
      <w:proofErr w:type="spellStart"/>
      <w:r>
        <w:rPr>
          <w:rFonts w:cs="Times New Roman"/>
        </w:rPr>
        <w:t>Pustaka</w:t>
      </w:r>
      <w:bookmarkEnd w:id="9"/>
      <w:proofErr w:type="spellEnd"/>
    </w:p>
    <w:p w14:paraId="4A7559B4" w14:textId="21739D10" w:rsidR="00DF333B" w:rsidRDefault="00DF333B" w:rsidP="00593AD9"/>
    <w:p w14:paraId="29C2F62A" w14:textId="2DED6A09" w:rsidR="007D1FA8" w:rsidRPr="007D1FA8" w:rsidRDefault="00833FDC" w:rsidP="007D1FA8">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7D1FA8" w:rsidRPr="007D1FA8">
        <w:rPr>
          <w:rFonts w:cs="Times New Roman"/>
          <w:noProof/>
          <w:szCs w:val="24"/>
        </w:rPr>
        <w:t>[1]</w:t>
      </w:r>
      <w:r w:rsidR="007D1FA8" w:rsidRPr="007D1FA8">
        <w:rPr>
          <w:rFonts w:cs="Times New Roman"/>
          <w:noProof/>
          <w:szCs w:val="24"/>
        </w:rPr>
        <w:tab/>
        <w:t xml:space="preserve">M. Ngafifi, “Kemajuan Teknologi Dan Pola Hidup Manusia Dalam Perspektif Sosial Budaya,” </w:t>
      </w:r>
      <w:r w:rsidR="007D1FA8" w:rsidRPr="007D1FA8">
        <w:rPr>
          <w:rFonts w:cs="Times New Roman"/>
          <w:i/>
          <w:iCs/>
          <w:noProof/>
          <w:szCs w:val="24"/>
        </w:rPr>
        <w:t>J. Pembang. Pendidik. Fondasi dan Apl.</w:t>
      </w:r>
      <w:r w:rsidR="007D1FA8" w:rsidRPr="007D1FA8">
        <w:rPr>
          <w:rFonts w:cs="Times New Roman"/>
          <w:noProof/>
          <w:szCs w:val="24"/>
        </w:rPr>
        <w:t>, vol. 2, no. 1, pp. 33–47, 2014.</w:t>
      </w:r>
    </w:p>
    <w:p w14:paraId="376A6174"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2]</w:t>
      </w:r>
      <w:r w:rsidRPr="007D1FA8">
        <w:rPr>
          <w:rFonts w:cs="Times New Roman"/>
          <w:noProof/>
          <w:szCs w:val="24"/>
        </w:rPr>
        <w:tab/>
        <w:t xml:space="preserve">P. Rosyani, “Pengenalan Wajah Menggunakan Metode Principal Component Analysis (PCA) dan Canberra Distance,” </w:t>
      </w:r>
      <w:r w:rsidRPr="007D1FA8">
        <w:rPr>
          <w:rFonts w:cs="Times New Roman"/>
          <w:i/>
          <w:iCs/>
          <w:noProof/>
          <w:szCs w:val="24"/>
        </w:rPr>
        <w:t>J. Inform. Univ. Pamulang</w:t>
      </w:r>
      <w:r w:rsidRPr="007D1FA8">
        <w:rPr>
          <w:rFonts w:cs="Times New Roman"/>
          <w:noProof/>
          <w:szCs w:val="24"/>
        </w:rPr>
        <w:t>, vol. 2, no. 2, p. 118, 2017.</w:t>
      </w:r>
    </w:p>
    <w:p w14:paraId="072981D3"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3]</w:t>
      </w:r>
      <w:r w:rsidRPr="007D1FA8">
        <w:rPr>
          <w:rFonts w:cs="Times New Roman"/>
          <w:noProof/>
          <w:szCs w:val="24"/>
        </w:rPr>
        <w:tab/>
        <w:t xml:space="preserve">A. H. Dian Esti Pratiwi, “Implementasi Pengenalan Wajah Menggunakan PCA (Principal Component Analysis),” </w:t>
      </w:r>
      <w:r w:rsidRPr="007D1FA8">
        <w:rPr>
          <w:rFonts w:cs="Times New Roman"/>
          <w:i/>
          <w:iCs/>
          <w:noProof/>
          <w:szCs w:val="24"/>
        </w:rPr>
        <w:t>Justus Liebigs Ann. Chem.</w:t>
      </w:r>
      <w:r w:rsidRPr="007D1FA8">
        <w:rPr>
          <w:rFonts w:cs="Times New Roman"/>
          <w:noProof/>
          <w:szCs w:val="24"/>
        </w:rPr>
        <w:t>, vol. 502, no. 1, pp. 74–85, 1933.</w:t>
      </w:r>
    </w:p>
    <w:p w14:paraId="5E66379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4]</w:t>
      </w:r>
      <w:r w:rsidRPr="007D1FA8">
        <w:rPr>
          <w:rFonts w:cs="Times New Roman"/>
          <w:noProof/>
          <w:szCs w:val="24"/>
        </w:rPr>
        <w:tab/>
        <w:t>D. Parikesit, “Face Recognition Menggunakan Metode PCA,” 2012.</w:t>
      </w:r>
    </w:p>
    <w:p w14:paraId="126FA80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5]</w:t>
      </w:r>
      <w:r w:rsidRPr="007D1FA8">
        <w:rPr>
          <w:rFonts w:cs="Times New Roman"/>
          <w:noProof/>
          <w:szCs w:val="24"/>
        </w:rPr>
        <w:tab/>
        <w:t xml:space="preserve">Derisma, “Faktor-Faktor yang Mempengaruhi Sistem Pengenalan Wajah Menggunakan Metode Eigenface pada Perangkat Mobile Berbasis Android,” </w:t>
      </w:r>
      <w:r w:rsidRPr="007D1FA8">
        <w:rPr>
          <w:rFonts w:cs="Times New Roman"/>
          <w:i/>
          <w:iCs/>
          <w:noProof/>
          <w:szCs w:val="24"/>
        </w:rPr>
        <w:t>J. Politek. Caltex Riau</w:t>
      </w:r>
      <w:r w:rsidRPr="007D1FA8">
        <w:rPr>
          <w:rFonts w:cs="Times New Roman"/>
          <w:noProof/>
          <w:szCs w:val="24"/>
        </w:rPr>
        <w:t>, vol. 2, no. 2, pp. 127–136, 2016.</w:t>
      </w:r>
    </w:p>
    <w:p w14:paraId="608EA8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6]</w:t>
      </w:r>
      <w:r w:rsidRPr="007D1FA8">
        <w:rPr>
          <w:rFonts w:cs="Times New Roman"/>
          <w:noProof/>
          <w:szCs w:val="24"/>
        </w:rPr>
        <w:tab/>
        <w:t>R. D. Kusumanto and A. N. Tompunu, “PENGOLAHAN CITRA DIGITAL UNTUK MENDETEKSI OBYEK MENGGUNAKAN PENGOLAHAN WARNA MODEL NORMALISASI RGB,” vol. 2011, no. Semantik, 2011.</w:t>
      </w:r>
    </w:p>
    <w:p w14:paraId="5BE0562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7]</w:t>
      </w:r>
      <w:r w:rsidRPr="007D1FA8">
        <w:rPr>
          <w:rFonts w:cs="Times New Roman"/>
          <w:noProof/>
          <w:szCs w:val="24"/>
        </w:rPr>
        <w:tab/>
        <w:t>N. Ahmad and A. Hadinegoro, “Metode histogram equalization untuk perbaikan citra digital 21,” vol. 2012, no. Semantik, pp. 439–445, 2012.</w:t>
      </w:r>
    </w:p>
    <w:p w14:paraId="48562056"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8]</w:t>
      </w:r>
      <w:r w:rsidRPr="007D1FA8">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2B235AFC"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9]</w:t>
      </w:r>
      <w:r w:rsidRPr="007D1FA8">
        <w:rPr>
          <w:rFonts w:cs="Times New Roman"/>
          <w:noProof/>
          <w:szCs w:val="24"/>
        </w:rPr>
        <w:tab/>
        <w:t>S. M. Kom and U. Abdurrab, “RANCANG BANGUN SISTEM PENGENALAN WAJAH DENGAN METODE,” no. August 2016, 2017.</w:t>
      </w:r>
    </w:p>
    <w:p w14:paraId="066643E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0]</w:t>
      </w:r>
      <w:r w:rsidRPr="007D1FA8">
        <w:rPr>
          <w:rFonts w:cs="Times New Roman"/>
          <w:noProof/>
          <w:szCs w:val="24"/>
        </w:rPr>
        <w:tab/>
        <w:t>E. Pca, “Sistem Pengenalan Wajah Secara Real-Time,” vol. 7, no. 2, pp. 179–184, 2013.</w:t>
      </w:r>
    </w:p>
    <w:p w14:paraId="1C488E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1]</w:t>
      </w:r>
      <w:r w:rsidRPr="007D1FA8">
        <w:rPr>
          <w:rFonts w:cs="Times New Roman"/>
          <w:noProof/>
          <w:szCs w:val="24"/>
        </w:rPr>
        <w:tab/>
        <w:t>A. Firmansyah, “D a s a r - d a s a r P e m r o g r a m a n M a t l a b,” pp. 1–10, 2007.</w:t>
      </w:r>
    </w:p>
    <w:p w14:paraId="268CAF56" w14:textId="2B001A4E" w:rsidR="007D1FA8" w:rsidRPr="007D1FA8" w:rsidRDefault="007D1FA8" w:rsidP="00C44E29">
      <w:pPr>
        <w:widowControl w:val="0"/>
        <w:autoSpaceDE w:val="0"/>
        <w:autoSpaceDN w:val="0"/>
        <w:adjustRightInd w:val="0"/>
        <w:spacing w:after="0" w:line="360" w:lineRule="auto"/>
        <w:ind w:left="640" w:hanging="640"/>
        <w:rPr>
          <w:rFonts w:cs="Times New Roman"/>
          <w:noProof/>
        </w:rPr>
      </w:pPr>
      <w:r w:rsidRPr="007D1FA8">
        <w:rPr>
          <w:rFonts w:cs="Times New Roman"/>
          <w:noProof/>
          <w:szCs w:val="24"/>
        </w:rPr>
        <w:t>[12]</w:t>
      </w:r>
      <w:r w:rsidRPr="007D1FA8">
        <w:rPr>
          <w:rFonts w:cs="Times New Roman"/>
          <w:noProof/>
          <w:szCs w:val="24"/>
        </w:rPr>
        <w:tab/>
        <w:t>B. Cahyono, “( MATLAB ) DALAM PEMBELAJARAN Perkembangan dan kehadiran teknologi komputer” vol. 1, pp. 45–62.</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fldChar w:fldCharType="end"/>
      </w:r>
    </w:p>
    <w:sectPr w:rsidR="00277502">
      <w:footerReference w:type="default" r:id="rId10"/>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2DDE85" w14:textId="77777777" w:rsidR="00F62D41" w:rsidRDefault="00F62D41">
      <w:pPr>
        <w:spacing w:after="0" w:line="240" w:lineRule="auto"/>
      </w:pPr>
      <w:r>
        <w:separator/>
      </w:r>
    </w:p>
  </w:endnote>
  <w:endnote w:type="continuationSeparator" w:id="0">
    <w:p w14:paraId="27DD2580" w14:textId="77777777" w:rsidR="00F62D41" w:rsidRDefault="00F62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F1AA7" w14:textId="77777777" w:rsidR="00F62D41" w:rsidRDefault="00F62D41">
      <w:pPr>
        <w:spacing w:after="0" w:line="240" w:lineRule="auto"/>
      </w:pPr>
      <w:r>
        <w:separator/>
      </w:r>
    </w:p>
  </w:footnote>
  <w:footnote w:type="continuationSeparator" w:id="0">
    <w:p w14:paraId="13689FCF" w14:textId="77777777" w:rsidR="00F62D41" w:rsidRDefault="00F62D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0"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2"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FD53A01"/>
    <w:multiLevelType w:val="multilevel"/>
    <w:tmpl w:val="0A6E70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18"/>
  </w:num>
  <w:num w:numId="4">
    <w:abstractNumId w:val="14"/>
  </w:num>
  <w:num w:numId="5">
    <w:abstractNumId w:val="17"/>
  </w:num>
  <w:num w:numId="6">
    <w:abstractNumId w:val="15"/>
  </w:num>
  <w:num w:numId="7">
    <w:abstractNumId w:val="11"/>
  </w:num>
  <w:num w:numId="8">
    <w:abstractNumId w:val="6"/>
  </w:num>
  <w:num w:numId="9">
    <w:abstractNumId w:val="16"/>
  </w:num>
  <w:num w:numId="10">
    <w:abstractNumId w:val="19"/>
  </w:num>
  <w:num w:numId="11">
    <w:abstractNumId w:val="4"/>
  </w:num>
  <w:num w:numId="12">
    <w:abstractNumId w:val="5"/>
  </w:num>
  <w:num w:numId="13">
    <w:abstractNumId w:val="10"/>
  </w:num>
  <w:num w:numId="14">
    <w:abstractNumId w:val="13"/>
  </w:num>
  <w:num w:numId="15">
    <w:abstractNumId w:val="7"/>
  </w:num>
  <w:num w:numId="16">
    <w:abstractNumId w:val="8"/>
  </w:num>
  <w:num w:numId="17">
    <w:abstractNumId w:val="9"/>
  </w:num>
  <w:num w:numId="18">
    <w:abstractNumId w:val="2"/>
  </w:num>
  <w:num w:numId="19">
    <w:abstractNumId w:val="3"/>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4097"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20089"/>
    <w:rsid w:val="00023589"/>
    <w:rsid w:val="00027DC5"/>
    <w:rsid w:val="00032923"/>
    <w:rsid w:val="0006187B"/>
    <w:rsid w:val="00074E4B"/>
    <w:rsid w:val="00087162"/>
    <w:rsid w:val="000939C1"/>
    <w:rsid w:val="00093E20"/>
    <w:rsid w:val="00097D9A"/>
    <w:rsid w:val="000B746A"/>
    <w:rsid w:val="000D2DE4"/>
    <w:rsid w:val="000D7344"/>
    <w:rsid w:val="000E2E7F"/>
    <w:rsid w:val="000E5439"/>
    <w:rsid w:val="0011351B"/>
    <w:rsid w:val="00142A7C"/>
    <w:rsid w:val="00143F88"/>
    <w:rsid w:val="00150A95"/>
    <w:rsid w:val="001922DB"/>
    <w:rsid w:val="001923B3"/>
    <w:rsid w:val="001929D6"/>
    <w:rsid w:val="0019442C"/>
    <w:rsid w:val="001A1DA7"/>
    <w:rsid w:val="001B0D08"/>
    <w:rsid w:val="001B3330"/>
    <w:rsid w:val="001C5E76"/>
    <w:rsid w:val="001D201F"/>
    <w:rsid w:val="001D54C3"/>
    <w:rsid w:val="001D7E1E"/>
    <w:rsid w:val="001E56A6"/>
    <w:rsid w:val="00204342"/>
    <w:rsid w:val="002107BE"/>
    <w:rsid w:val="002220FC"/>
    <w:rsid w:val="00224AE0"/>
    <w:rsid w:val="00241209"/>
    <w:rsid w:val="00241EE8"/>
    <w:rsid w:val="00243481"/>
    <w:rsid w:val="00246122"/>
    <w:rsid w:val="00247B26"/>
    <w:rsid w:val="00253066"/>
    <w:rsid w:val="00253E9E"/>
    <w:rsid w:val="0026240C"/>
    <w:rsid w:val="00265230"/>
    <w:rsid w:val="00265BAF"/>
    <w:rsid w:val="00270FD8"/>
    <w:rsid w:val="00277502"/>
    <w:rsid w:val="00277EE4"/>
    <w:rsid w:val="002831D7"/>
    <w:rsid w:val="00292763"/>
    <w:rsid w:val="002976C6"/>
    <w:rsid w:val="002A114A"/>
    <w:rsid w:val="002A2705"/>
    <w:rsid w:val="002A2979"/>
    <w:rsid w:val="002B1A4D"/>
    <w:rsid w:val="002B2151"/>
    <w:rsid w:val="002B36E1"/>
    <w:rsid w:val="002B6AFA"/>
    <w:rsid w:val="002C65CB"/>
    <w:rsid w:val="002C7EE2"/>
    <w:rsid w:val="002D077E"/>
    <w:rsid w:val="002E2C98"/>
    <w:rsid w:val="002E68C2"/>
    <w:rsid w:val="00325B1C"/>
    <w:rsid w:val="0035084D"/>
    <w:rsid w:val="00351CE2"/>
    <w:rsid w:val="003558B2"/>
    <w:rsid w:val="003574FF"/>
    <w:rsid w:val="003614D8"/>
    <w:rsid w:val="003671B4"/>
    <w:rsid w:val="00373BA2"/>
    <w:rsid w:val="00376AFC"/>
    <w:rsid w:val="00383D44"/>
    <w:rsid w:val="00384B02"/>
    <w:rsid w:val="00393252"/>
    <w:rsid w:val="003A01CD"/>
    <w:rsid w:val="003A37BD"/>
    <w:rsid w:val="003B3329"/>
    <w:rsid w:val="003D42F6"/>
    <w:rsid w:val="003D5396"/>
    <w:rsid w:val="003D6D0E"/>
    <w:rsid w:val="003E2270"/>
    <w:rsid w:val="003F4AA3"/>
    <w:rsid w:val="003F6263"/>
    <w:rsid w:val="00414E6A"/>
    <w:rsid w:val="00426A86"/>
    <w:rsid w:val="00437D68"/>
    <w:rsid w:val="00441594"/>
    <w:rsid w:val="00443D83"/>
    <w:rsid w:val="00444BE0"/>
    <w:rsid w:val="00446F1D"/>
    <w:rsid w:val="00450249"/>
    <w:rsid w:val="00461041"/>
    <w:rsid w:val="004731C0"/>
    <w:rsid w:val="00473BE4"/>
    <w:rsid w:val="004741E6"/>
    <w:rsid w:val="004754EC"/>
    <w:rsid w:val="004A1887"/>
    <w:rsid w:val="004A1E6E"/>
    <w:rsid w:val="004A27D5"/>
    <w:rsid w:val="004B498F"/>
    <w:rsid w:val="004C25C0"/>
    <w:rsid w:val="004C35D0"/>
    <w:rsid w:val="004C3A61"/>
    <w:rsid w:val="004C3B9B"/>
    <w:rsid w:val="004E15B4"/>
    <w:rsid w:val="004E5FF0"/>
    <w:rsid w:val="004F2C75"/>
    <w:rsid w:val="0052516D"/>
    <w:rsid w:val="00532C3E"/>
    <w:rsid w:val="00545738"/>
    <w:rsid w:val="00550C65"/>
    <w:rsid w:val="0055276E"/>
    <w:rsid w:val="00566BC4"/>
    <w:rsid w:val="005675A4"/>
    <w:rsid w:val="005745FF"/>
    <w:rsid w:val="00593AD9"/>
    <w:rsid w:val="00596A0B"/>
    <w:rsid w:val="005A443C"/>
    <w:rsid w:val="005A6752"/>
    <w:rsid w:val="005C1E8C"/>
    <w:rsid w:val="005D1A9C"/>
    <w:rsid w:val="005D3C67"/>
    <w:rsid w:val="005E518B"/>
    <w:rsid w:val="0060142D"/>
    <w:rsid w:val="00603F52"/>
    <w:rsid w:val="0063128A"/>
    <w:rsid w:val="00632D89"/>
    <w:rsid w:val="00634A5B"/>
    <w:rsid w:val="006366D8"/>
    <w:rsid w:val="006539E9"/>
    <w:rsid w:val="00663B19"/>
    <w:rsid w:val="00691016"/>
    <w:rsid w:val="006A26C7"/>
    <w:rsid w:val="006C262B"/>
    <w:rsid w:val="006D2646"/>
    <w:rsid w:val="006D46C0"/>
    <w:rsid w:val="006E7BBE"/>
    <w:rsid w:val="00704A3F"/>
    <w:rsid w:val="007052D3"/>
    <w:rsid w:val="007075A1"/>
    <w:rsid w:val="00710349"/>
    <w:rsid w:val="00713C31"/>
    <w:rsid w:val="00724677"/>
    <w:rsid w:val="00751E09"/>
    <w:rsid w:val="007572BD"/>
    <w:rsid w:val="007611C0"/>
    <w:rsid w:val="00765B69"/>
    <w:rsid w:val="00767BB5"/>
    <w:rsid w:val="00796285"/>
    <w:rsid w:val="00796DF2"/>
    <w:rsid w:val="007A27B1"/>
    <w:rsid w:val="007C7B1A"/>
    <w:rsid w:val="007D1FA8"/>
    <w:rsid w:val="007D6A97"/>
    <w:rsid w:val="007E257B"/>
    <w:rsid w:val="007E539D"/>
    <w:rsid w:val="007E6E55"/>
    <w:rsid w:val="00811979"/>
    <w:rsid w:val="00821074"/>
    <w:rsid w:val="00821B08"/>
    <w:rsid w:val="00831479"/>
    <w:rsid w:val="00833FDC"/>
    <w:rsid w:val="008471ED"/>
    <w:rsid w:val="00860C52"/>
    <w:rsid w:val="00863F29"/>
    <w:rsid w:val="00883530"/>
    <w:rsid w:val="00890BC6"/>
    <w:rsid w:val="008972D6"/>
    <w:rsid w:val="008B11BA"/>
    <w:rsid w:val="008C752D"/>
    <w:rsid w:val="008D2762"/>
    <w:rsid w:val="008D5FDB"/>
    <w:rsid w:val="008D6C07"/>
    <w:rsid w:val="008E00C8"/>
    <w:rsid w:val="008F121F"/>
    <w:rsid w:val="008F23A8"/>
    <w:rsid w:val="00906A7B"/>
    <w:rsid w:val="009075E2"/>
    <w:rsid w:val="00913E43"/>
    <w:rsid w:val="00913F88"/>
    <w:rsid w:val="00934DED"/>
    <w:rsid w:val="009363BB"/>
    <w:rsid w:val="0094344F"/>
    <w:rsid w:val="0094586E"/>
    <w:rsid w:val="00950429"/>
    <w:rsid w:val="00952FBF"/>
    <w:rsid w:val="009622CE"/>
    <w:rsid w:val="00970266"/>
    <w:rsid w:val="009773F6"/>
    <w:rsid w:val="009818B5"/>
    <w:rsid w:val="00981C7C"/>
    <w:rsid w:val="009913F5"/>
    <w:rsid w:val="00994A8F"/>
    <w:rsid w:val="009D1508"/>
    <w:rsid w:val="009E70E1"/>
    <w:rsid w:val="009E7522"/>
    <w:rsid w:val="00A04579"/>
    <w:rsid w:val="00A20885"/>
    <w:rsid w:val="00A208CC"/>
    <w:rsid w:val="00A2302C"/>
    <w:rsid w:val="00A71412"/>
    <w:rsid w:val="00A73CBF"/>
    <w:rsid w:val="00A772A2"/>
    <w:rsid w:val="00A850F7"/>
    <w:rsid w:val="00A92A90"/>
    <w:rsid w:val="00AC6397"/>
    <w:rsid w:val="00AE45FD"/>
    <w:rsid w:val="00AE783C"/>
    <w:rsid w:val="00AF4E8E"/>
    <w:rsid w:val="00B0373C"/>
    <w:rsid w:val="00B15307"/>
    <w:rsid w:val="00B23682"/>
    <w:rsid w:val="00B31875"/>
    <w:rsid w:val="00B3782A"/>
    <w:rsid w:val="00B4421C"/>
    <w:rsid w:val="00B50678"/>
    <w:rsid w:val="00B5104C"/>
    <w:rsid w:val="00B5270B"/>
    <w:rsid w:val="00B55825"/>
    <w:rsid w:val="00B67C8B"/>
    <w:rsid w:val="00B70AE1"/>
    <w:rsid w:val="00B74613"/>
    <w:rsid w:val="00B7549D"/>
    <w:rsid w:val="00B771C3"/>
    <w:rsid w:val="00B83A9E"/>
    <w:rsid w:val="00B87BC6"/>
    <w:rsid w:val="00B97459"/>
    <w:rsid w:val="00BA5382"/>
    <w:rsid w:val="00BB5D4C"/>
    <w:rsid w:val="00BB7A38"/>
    <w:rsid w:val="00BC1353"/>
    <w:rsid w:val="00BC691E"/>
    <w:rsid w:val="00BE023E"/>
    <w:rsid w:val="00BE39B2"/>
    <w:rsid w:val="00BE5543"/>
    <w:rsid w:val="00BF1E4A"/>
    <w:rsid w:val="00C04BBA"/>
    <w:rsid w:val="00C16766"/>
    <w:rsid w:val="00C267B1"/>
    <w:rsid w:val="00C356CA"/>
    <w:rsid w:val="00C35E21"/>
    <w:rsid w:val="00C42207"/>
    <w:rsid w:val="00C44E29"/>
    <w:rsid w:val="00C55E04"/>
    <w:rsid w:val="00C70709"/>
    <w:rsid w:val="00C85491"/>
    <w:rsid w:val="00C857AB"/>
    <w:rsid w:val="00C937ED"/>
    <w:rsid w:val="00CA4CBD"/>
    <w:rsid w:val="00CA6876"/>
    <w:rsid w:val="00CB1707"/>
    <w:rsid w:val="00CD21D6"/>
    <w:rsid w:val="00CD7C58"/>
    <w:rsid w:val="00CF1471"/>
    <w:rsid w:val="00CF528F"/>
    <w:rsid w:val="00D369FA"/>
    <w:rsid w:val="00D45892"/>
    <w:rsid w:val="00D52B0A"/>
    <w:rsid w:val="00D7525E"/>
    <w:rsid w:val="00D87FAF"/>
    <w:rsid w:val="00D948B8"/>
    <w:rsid w:val="00DA2803"/>
    <w:rsid w:val="00DB0165"/>
    <w:rsid w:val="00DB1FB3"/>
    <w:rsid w:val="00DB4DFA"/>
    <w:rsid w:val="00DB72B3"/>
    <w:rsid w:val="00DB76E1"/>
    <w:rsid w:val="00DD47AB"/>
    <w:rsid w:val="00DE2071"/>
    <w:rsid w:val="00DE71C1"/>
    <w:rsid w:val="00DF333B"/>
    <w:rsid w:val="00E12EEE"/>
    <w:rsid w:val="00E17C6A"/>
    <w:rsid w:val="00E6227D"/>
    <w:rsid w:val="00E62D8A"/>
    <w:rsid w:val="00E67519"/>
    <w:rsid w:val="00E72534"/>
    <w:rsid w:val="00E9450F"/>
    <w:rsid w:val="00E94CEA"/>
    <w:rsid w:val="00E9583A"/>
    <w:rsid w:val="00EA00EE"/>
    <w:rsid w:val="00EB490D"/>
    <w:rsid w:val="00EC1D69"/>
    <w:rsid w:val="00EC2A9F"/>
    <w:rsid w:val="00EE3B8D"/>
    <w:rsid w:val="00F0570E"/>
    <w:rsid w:val="00F208A5"/>
    <w:rsid w:val="00F26650"/>
    <w:rsid w:val="00F37380"/>
    <w:rsid w:val="00F40263"/>
    <w:rsid w:val="00F42163"/>
    <w:rsid w:val="00F44451"/>
    <w:rsid w:val="00F51E0C"/>
    <w:rsid w:val="00F62D41"/>
    <w:rsid w:val="00F642C0"/>
    <w:rsid w:val="00F80122"/>
    <w:rsid w:val="00FA01F0"/>
    <w:rsid w:val="00FB1F11"/>
    <w:rsid w:val="00FC2992"/>
    <w:rsid w:val="00FC7042"/>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C0C861E-D83E-4BC5-9C90-AB2952EC1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12</Pages>
  <Words>5557</Words>
  <Characters>31680</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tt NathaN</cp:lastModifiedBy>
  <cp:revision>14</cp:revision>
  <cp:lastPrinted>2020-01-08T10:49:00Z</cp:lastPrinted>
  <dcterms:created xsi:type="dcterms:W3CDTF">2020-03-26T14:44:00Z</dcterms:created>
  <dcterms:modified xsi:type="dcterms:W3CDTF">2020-04-0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a1f2b971-d23a-399a-a2e7-96693343f33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